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824F49">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824F49">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824F49">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824F49">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824F49">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824F49">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824F49">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824F49">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824F49">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824F49">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824F49">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824F49">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824F49">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824F49">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824F49">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824F49">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824F49">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824F49">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824F49">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824F49">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824F49">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824F49">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824F49">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824F49">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824F49">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824F49">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824F49">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824F49">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824F49">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824F49">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824F49">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824F49">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824F49">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824F49">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824F49">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824F49">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824F49">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65A59D69" w:rsidR="00300937" w:rsidRDefault="00300937" w:rsidP="00300937">
      <w:bookmarkStart w:id="5" w:name="_Toc36643830"/>
      <w:r>
        <w:t xml:space="preserve">The transport sector accounts for a fourth of global greenhouse gas (GHG) emissions with road transport accounting for more than half of all transport-related emissions </w:t>
      </w:r>
      <w:r>
        <w:fldChar w:fldCharType="begin"/>
      </w:r>
      <w:r w:rsidR="00564029">
        <w:instrText xml:space="preserve"> ADDIN ZOTERO_ITEM CSL_CITATION {"citationID":"mrP3THfj","properties":{"formattedCitation":"(Clarke et al. 2015; Edelenbosch et al. 2017)","plainCitation":"(Clarke et al. 2015; Edelenbosch et al. 2017)","noteIndex":0},"citationItems":[{"id":"iLahw5TI/1cvyK4EP","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iLahw5TI/4DPgBJip","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564029">
        <w:instrText xml:space="preserve"> ADDIN ZOTERO_ITEM CSL_CITATION {"citationID":"X2nykBd5","properties":{"formattedCitation":"(D. L. McCollum et al. 2018)","plainCitation":"(D. L. McCollum et al. 2018)","noteIndex":0},"citationItems":[{"id":"iLahw5TI/uh51Ycb7","uris":["http://zotero.org/users/2476381/items/DESMIB36"],"uri":["http://zotero.org/users/2476381/items/DESMIB36"],"itemData":{"id":767,"type":"article-journal","container-title":"Nature Energy","issue":"8","note":"publisher: Nature Publishing Group","page":"664–673","source":"Google Scholar","title":"Interaction of consumer preferences and climate policies in the global transition to low-carbon vehicles","volume":"3","author":[{"family":"McCollum","given":"David L."},{"family":"Wilson","given":"Charlie"},{"family":"Bevione","given":"Michela"},{"family":"Carrara","given":"Samuel"},{"family":"Edelenbosch","given":"Oreane Y."},{"family":"Emmerling","given":"Johannes"},{"family":"Guivarch","given":"Céline"},{"family":"Karkatsoulis","given":"Panagiotis"},{"family":"Keppo","given":"Ilkka"},{"family":"Krey","given":"Volker"}],"issued":{"date-parts":[["2018"]]}}}],"schema":"https://github.com/citation-style-language/schema/raw/master/csl-citation.json"} </w:instrText>
      </w:r>
      <w:r>
        <w:fldChar w:fldCharType="separate"/>
      </w:r>
      <w:r w:rsidR="00A922B8" w:rsidRPr="00A922B8">
        <w:rPr>
          <w:rFonts w:ascii="Calibri" w:hAnsi="Calibri" w:cs="Calibri"/>
        </w:rPr>
        <w:t>(D. L. McCollum et al. 2018)</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564029">
        <w:instrText xml:space="preserve"> ADDIN ZOTERO_ITEM CSL_CITATION {"citationID":"yAwghg8k","properties":{"formattedCitation":"(Zhang and Fujimori 2020; D. McCollum et al. 2014; Kyle and Kim 2011)","plainCitation":"(Zhang and Fujimori 2020; D. McCollum et al. 2014; Kyle and Kim 2011)","noteIndex":0},"citationItems":[{"id":"iLahw5TI/uPZEmBAb","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4",4]]}}},{"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A922B8" w:rsidRPr="00A922B8">
        <w:rPr>
          <w:rFonts w:ascii="Calibri" w:hAnsi="Calibri" w:cs="Calibri"/>
        </w:rPr>
        <w:t>(Zhang and Fujimori 2020; D. McCollum et al. 2014; Kyle and Kim 2011)</w:t>
      </w:r>
      <w:r>
        <w:fldChar w:fldCharType="end"/>
      </w:r>
      <w:r>
        <w:t xml:space="preserve">. </w:t>
      </w:r>
    </w:p>
    <w:p w14:paraId="27B9A49B" w14:textId="43615290" w:rsidR="00300937" w:rsidRDefault="00300937" w:rsidP="00300937">
      <w:r>
        <w:t xml:space="preserve">Costs of EVs are rapidly falling and several projections show cost parity with traditional Internal Combustion Engine (ICE) vehicles as soon as </w:t>
      </w:r>
      <w:r w:rsidR="003F61DA">
        <w:t>2025-2030</w:t>
      </w:r>
      <w:r w:rsidR="0028614B">
        <w:t xml:space="preserve"> </w:t>
      </w:r>
      <w:r w:rsidR="0028614B">
        <w:fldChar w:fldCharType="begin"/>
      </w:r>
      <w:r w:rsidR="003F61DA">
        <w:instrText xml:space="preserve"> ADDIN ZOTERO_ITEM CSL_CITATION {"citationID":"iAKgoHp8","properties":{"formattedCitation":"(Schmidt et al. 2017; Richardson 2013)","plainCitation":"(Schmidt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3F61DA" w:rsidRPr="003F61DA">
        <w:rPr>
          <w:rFonts w:ascii="Calibri" w:hAnsi="Calibri" w:cs="Calibri"/>
        </w:rPr>
        <w:t>(Schmidt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4A1E000C" w:rsidR="00300937" w:rsidRDefault="00300937" w:rsidP="00300937">
      <w:r>
        <w:t xml:space="preserve">With the large uncertainty in cost projections and the range of policy measures to incentivize EV adoption several studies have explored different transport system transformation pathways. McCollum et al. </w:t>
      </w:r>
      <w:r w:rsidR="0028614B">
        <w:t>(</w:t>
      </w:r>
      <w:r>
        <w:t>20</w:t>
      </w:r>
      <w:r w:rsidR="0028614B">
        <w:t>13</w:t>
      </w:r>
      <w:r>
        <w:t>) a</w:t>
      </w:r>
      <w:r w:rsidRPr="0056471F">
        <w:t xml:space="preserve">nalyze </w:t>
      </w:r>
      <w:r>
        <w:t xml:space="preserve">several combinations of global technological advancements, availability of different fuels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28614B">
        <w:instrText xml:space="preserve"> ADDIN ZOTERO_ITEM CSL_CITATION {"citationID":"49mEEEft","properties":{"formattedCitation":"(Seixas et al. 2015; Hawkins et al. 2013)","plainCitation":"(Seixas et al. 2015; Hawkins et al. 2013)","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w:instrText>
      </w:r>
      <w:r w:rsidR="0028614B">
        <w:rPr>
          <w:rFonts w:hint="eastAsia"/>
        </w:rPr>
        <w:instrText xml:space="preserve"> Conventional and Electric Vehicles","volume":"17","author":[{"family":"Hawkins","given":"Troy R."},{"family":"Singh","given":"Bhawna"},{"family":"Majeau</w:instrText>
      </w:r>
      <w:r w:rsidR="0028614B">
        <w:rPr>
          <w:rFonts w:hint="eastAsia"/>
        </w:rPr>
        <w:instrText>‐</w:instrText>
      </w:r>
      <w:r w:rsidR="0028614B">
        <w:rPr>
          <w:rFonts w:hint="eastAsia"/>
        </w:rPr>
        <w:instrText>Bettez","given":"Guillaume"},{"family":"Strømman","given":"Anders Hammer"}],"issued":{"date-parts":[[</w:instrText>
      </w:r>
      <w:r w:rsidR="0028614B">
        <w:instrText xml:space="preserve">"2013",2]]}}}],"schema":"https://github.com/citation-style-language/schema/raw/master/csl-citation.json"} </w:instrText>
      </w:r>
      <w:r w:rsidR="0028614B">
        <w:fldChar w:fldCharType="separate"/>
      </w:r>
      <w:r w:rsidR="0028614B" w:rsidRPr="0028614B">
        <w:rPr>
          <w:rFonts w:ascii="Calibri" w:hAnsi="Calibri" w:cs="Calibri"/>
        </w:rPr>
        <w:t>(Seixas et al. 2015; Hawkins et al. 2013)</w:t>
      </w:r>
      <w:r w:rsidR="0028614B">
        <w:fldChar w:fldCharType="end"/>
      </w:r>
      <w:r w:rsidR="0028614B">
        <w:t>,</w:t>
      </w:r>
      <w:r>
        <w:t xml:space="preserve"> while others compare across different nations</w:t>
      </w:r>
      <w:r w:rsidR="0028614B">
        <w:t xml:space="preserve"> </w:t>
      </w:r>
      <w:r w:rsidR="0028614B">
        <w:fldChar w:fldCharType="begin"/>
      </w:r>
      <w:r w:rsidR="0028614B">
        <w:instrText xml:space="preserve"> ADDIN ZOTERO_ITEM CSL_CITATION {"citationID":"WWz7mqVM","properties":{"formattedCitation":"(Wu and Zhang 2017)","plainCitation":"(Wu and Zhang 2017)","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schema":"https://github.com/citation-style-language/schema/raw/master/csl-citation.json"} </w:instrText>
      </w:r>
      <w:r w:rsidR="0028614B">
        <w:fldChar w:fldCharType="separate"/>
      </w:r>
      <w:r w:rsidR="0028614B" w:rsidRPr="0028614B">
        <w:rPr>
          <w:rFonts w:ascii="Calibri" w:hAnsi="Calibri" w:cs="Calibri"/>
        </w:rPr>
        <w:t>(Wu and Zhang 2017)</w:t>
      </w:r>
      <w:r w:rsidR="0028614B">
        <w:fldChar w:fldCharType="end"/>
      </w:r>
      <w:r>
        <w:t xml:space="preserve">. These studies find that in several cases existing policies (examples) and emissions caps will be insufficient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28614B">
        <w:t xml:space="preserve"> </w:t>
      </w:r>
      <w:r>
        <w:t>and that wide range of additional measures including fuel economy and a low carbon fuel mixes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p>
    <w:p w14:paraId="696694BB" w14:textId="2BBDA370" w:rsidR="00300937" w:rsidRPr="00E6409A" w:rsidRDefault="00300937" w:rsidP="00300937">
      <w:r>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Pr="00300937">
        <w:rPr>
          <w:highlight w:val="yellow"/>
        </w:rPr>
        <w:t>X to Y</w:t>
      </w:r>
      <w:r>
        <w:t xml:space="preserve"> and per capita income is expected to grow from </w:t>
      </w:r>
      <w:r w:rsidRPr="00300937">
        <w:rPr>
          <w:highlight w:val="yellow"/>
        </w:rPr>
        <w:t>X to Y</w:t>
      </w:r>
      <w:r>
        <w:t xml:space="preserve"> with corresponding projection for vehicle use to increase from </w:t>
      </w:r>
      <w:r w:rsidRPr="00300937">
        <w:rPr>
          <w:highlight w:val="yellow"/>
        </w:rPr>
        <w:t>X to Y</w:t>
      </w:r>
      <w:r>
        <w:t>. In contrast to China/India (check), Pakistan does not manufacture its own vehicles and is thus much more susceptible to technology costs and advancement pathways. This forces the government to take on a reactionary approach to the uncertain projections in order to achieve its EV penetration targets. In addition, Pakistan’s energy mix is projected to heavily expand coal (</w:t>
      </w:r>
      <w:r w:rsidRPr="00300937">
        <w:rPr>
          <w:highlight w:val="yellow"/>
        </w:rPr>
        <w:t>IGCEP</w:t>
      </w:r>
      <w:r>
        <w:t xml:space="preserve">) which when combined with transport sector electrification could result in counteracting desired decarbonization efforts (Zhang &amp; Fujimori et </w:t>
      </w:r>
      <w:r>
        <w:lastRenderedPageBreak/>
        <w:t>al. 2020). This study expands on existing efforts and explores the effectiveness of a suite of policy measures to meet EV penetration goals and the corresponding emission impacts in a country like Pakistan which is susceptible to international EV technology costs and advancement pathways combined with large uncertainty in projections of its future energy mix.</w:t>
      </w:r>
    </w:p>
    <w:p w14:paraId="54F19D11" w14:textId="77777777" w:rsidR="0051151C" w:rsidRDefault="00790ADD" w:rsidP="00790ADD">
      <w:pPr>
        <w:pStyle w:val="Heading1"/>
        <w:numPr>
          <w:ilvl w:val="1"/>
          <w:numId w:val="20"/>
        </w:numPr>
      </w:pPr>
      <w:r>
        <w:t>Research Question</w:t>
      </w:r>
      <w:bookmarkEnd w:id="5"/>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0FCB4EED"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Despatch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w:t>
      </w:r>
      <w:r>
        <w:lastRenderedPageBreak/>
        <w:t xml:space="preserve">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vintaged,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8967833" w:rsidR="00016545" w:rsidRPr="00016545" w:rsidRDefault="00016545" w:rsidP="00016545">
      <w:r>
        <w:lastRenderedPageBreak/>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GoP)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54DC324A" w14:textId="77777777" w:rsidR="00CD5572" w:rsidRDefault="00016545" w:rsidP="00360777">
      <w:r>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00731AF1" w14:textId="00158A11" w:rsidR="00CD5572" w:rsidRPr="00CD5572" w:rsidRDefault="00CD5572" w:rsidP="00360777">
      <w:pPr>
        <w:rPr>
          <w:b/>
          <w:bCs/>
        </w:rPr>
      </w:pPr>
      <w:r w:rsidRPr="00CD5572">
        <w:rPr>
          <w:b/>
          <w:bCs/>
        </w:rPr>
        <w:t>NEVP Representation in GCAM</w:t>
      </w:r>
    </w:p>
    <w:p w14:paraId="690C4E5F" w14:textId="1E821BD9"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w:t>
      </w:r>
      <w:r w:rsidR="00C368B9">
        <w:lastRenderedPageBreak/>
        <w:t xml:space="preserve">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5463D69A"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721C5F82" w14:textId="3DF6EFA2" w:rsidR="003F5E37" w:rsidRDefault="003F5E37" w:rsidP="003F5E37">
      <w:pPr>
        <w:pStyle w:val="Heading1"/>
        <w:numPr>
          <w:ilvl w:val="1"/>
          <w:numId w:val="20"/>
        </w:numPr>
      </w:pPr>
      <w:bookmarkStart w:id="15" w:name="_Toc36643840"/>
      <w:r>
        <w:t>GCAM Scenario Results – EV adoption, emissions impacts</w:t>
      </w:r>
      <w:bookmarkEnd w:id="15"/>
    </w:p>
    <w:p w14:paraId="5B0DF92F" w14:textId="1CE2E0CE" w:rsidR="003F5E37" w:rsidRPr="003F5E37" w:rsidRDefault="003F5E37" w:rsidP="003F5E37">
      <w:pPr>
        <w:pStyle w:val="Heading1"/>
        <w:numPr>
          <w:ilvl w:val="1"/>
          <w:numId w:val="20"/>
        </w:numPr>
      </w:pPr>
      <w:bookmarkStart w:id="16" w:name="_Toc36643841"/>
      <w:r>
        <w:t>PLEXOS Results – power demand, infrastructure needs</w:t>
      </w:r>
      <w:bookmarkEnd w:id="16"/>
    </w:p>
    <w:p w14:paraId="1DF0120C" w14:textId="2DC596DA" w:rsidR="003F5E37" w:rsidRDefault="003F5E37" w:rsidP="0051151C">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19" w:name="_Toc36643844"/>
      <w:r>
        <w:t>References</w:t>
      </w:r>
      <w:bookmarkEnd w:id="19"/>
    </w:p>
    <w:p w14:paraId="7BD5DFE4" w14:textId="77777777" w:rsidR="008B145D" w:rsidRPr="008B145D" w:rsidRDefault="00300937" w:rsidP="008B145D">
      <w:pPr>
        <w:pStyle w:val="Bibliography"/>
        <w:rPr>
          <w:rFonts w:ascii="Calibri Light" w:hAnsi="Calibri Light" w:cs="Calibri Light"/>
        </w:rPr>
      </w:pPr>
      <w:r w:rsidRPr="00332BFE">
        <w:fldChar w:fldCharType="begin"/>
      </w:r>
      <w:r w:rsidR="008B145D">
        <w:instrText xml:space="preserve"> ADDIN ZOTERO_BIBL {"uncited":[],"omitted":[],"custom":[]} CSL_BIBLIOGRAPHY </w:instrText>
      </w:r>
      <w:r w:rsidRPr="00332BFE">
        <w:fldChar w:fldCharType="separate"/>
      </w:r>
      <w:r w:rsidR="008B145D" w:rsidRPr="008B145D">
        <w:rPr>
          <w:rFonts w:ascii="Calibri Light" w:hAnsi="Calibri Light" w:cs="Calibri Light"/>
        </w:rPr>
        <w:t xml:space="preserve">“Battery Pack Prices Fall </w:t>
      </w:r>
      <w:proofErr w:type="gramStart"/>
      <w:r w:rsidR="008B145D" w:rsidRPr="008B145D">
        <w:rPr>
          <w:rFonts w:ascii="Calibri Light" w:hAnsi="Calibri Light" w:cs="Calibri Light"/>
        </w:rPr>
        <w:t>As</w:t>
      </w:r>
      <w:proofErr w:type="gramEnd"/>
      <w:r w:rsidR="008B145D" w:rsidRPr="008B145D">
        <w:rPr>
          <w:rFonts w:ascii="Calibri Light" w:hAnsi="Calibri Light" w:cs="Calibri Light"/>
        </w:rPr>
        <w:t xml:space="preserve"> Market Ramps Up With Market Average At $156/KWh In 2019.” 2019. BloombergNEF. December 3, 2019. https://about.bnef.com/blog/battery-pack-prices-fall-as-market-ramps-up-with-market-average-at-156-kwh-in-2019/.</w:t>
      </w:r>
    </w:p>
    <w:p w14:paraId="56FB361F"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Berckmans, Gert, Maarten Messagie, Jelle Smekens, Noshin Omar, Lieselot Vanhaverbeke, and Joeri Van Mierlo. 2017. “Cost Projection of </w:t>
      </w:r>
      <w:proofErr w:type="gramStart"/>
      <w:r w:rsidRPr="008B145D">
        <w:rPr>
          <w:rFonts w:ascii="Calibri Light" w:hAnsi="Calibri Light" w:cs="Calibri Light"/>
        </w:rPr>
        <w:t>State of the Art</w:t>
      </w:r>
      <w:proofErr w:type="gramEnd"/>
      <w:r w:rsidRPr="008B145D">
        <w:rPr>
          <w:rFonts w:ascii="Calibri Light" w:hAnsi="Calibri Light" w:cs="Calibri Light"/>
        </w:rPr>
        <w:t xml:space="preserve"> Lithium-Ion Batteries for Electric Vehicles Up to 2030.” </w:t>
      </w:r>
      <w:r w:rsidRPr="008B145D">
        <w:rPr>
          <w:rFonts w:ascii="Calibri Light" w:hAnsi="Calibri Light" w:cs="Calibri Light"/>
          <w:i/>
          <w:iCs/>
        </w:rPr>
        <w:t>Energies</w:t>
      </w:r>
      <w:r w:rsidRPr="008B145D">
        <w:rPr>
          <w:rFonts w:ascii="Calibri Light" w:hAnsi="Calibri Light" w:cs="Calibri Light"/>
        </w:rPr>
        <w:t xml:space="preserve"> 10 (9): 1314. https://doi.org/10.3390/en10091314.</w:t>
      </w:r>
    </w:p>
    <w:p w14:paraId="7E582CAF"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BYD K9.” 2020. In </w:t>
      </w:r>
      <w:r w:rsidRPr="008B145D">
        <w:rPr>
          <w:rFonts w:ascii="Calibri Light" w:hAnsi="Calibri Light" w:cs="Calibri Light"/>
          <w:i/>
          <w:iCs/>
        </w:rPr>
        <w:t>Wikipedia</w:t>
      </w:r>
      <w:r w:rsidRPr="008B145D">
        <w:rPr>
          <w:rFonts w:ascii="Calibri Light" w:hAnsi="Calibri Light" w:cs="Calibri Light"/>
        </w:rPr>
        <w:t>. https://en.wikipedia.org/w/index.php?title=BYD_K9&amp;oldid=941473263.</w:t>
      </w:r>
    </w:p>
    <w:p w14:paraId="17B72538"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w:t>
      </w:r>
      <w:proofErr w:type="gramStart"/>
      <w:r w:rsidRPr="008B145D">
        <w:rPr>
          <w:rFonts w:ascii="Calibri Light" w:hAnsi="Calibri Light" w:cs="Calibri Light"/>
        </w:rPr>
        <w:t>Lab.(</w:t>
      </w:r>
      <w:proofErr w:type="gramEnd"/>
      <w:r w:rsidRPr="008B145D">
        <w:rPr>
          <w:rFonts w:ascii="Calibri Light" w:hAnsi="Calibri Light" w:cs="Calibri Light"/>
        </w:rPr>
        <w:t>PNNL), Richland, WA (United States).</w:t>
      </w:r>
    </w:p>
    <w:p w14:paraId="681BA1B2"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Dargay, Joyce, Dermot Gately, and Martin Sommer. 2007. “Vehicle Ownership and Income Growth, Worldwide: 1960-2030.” </w:t>
      </w:r>
      <w:r w:rsidRPr="008B145D">
        <w:rPr>
          <w:rFonts w:ascii="Calibri Light" w:hAnsi="Calibri Light" w:cs="Calibri Light"/>
          <w:i/>
          <w:iCs/>
        </w:rPr>
        <w:t>The Energy Journal</w:t>
      </w:r>
      <w:r w:rsidRPr="008B145D">
        <w:rPr>
          <w:rFonts w:ascii="Calibri Light" w:hAnsi="Calibri Light" w:cs="Calibri Light"/>
        </w:rPr>
        <w:t xml:space="preserve"> 28 (4). https://doi.org/10.5547/ISSN0195-6574-EJ-Vol28-No4-7.</w:t>
      </w:r>
      <w:bookmarkStart w:id="20" w:name="_GoBack"/>
      <w:bookmarkEnd w:id="20"/>
    </w:p>
    <w:p w14:paraId="07170707"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lastRenderedPageBreak/>
        <w:t xml:space="preserve">Edelenbosch, O. Y., D. L. McCollum, D. P. van Vuuren, C. Bertram, S. Carrara, H. Daly, S. Fujimori, et al. 2017. “Decomposing Passenger Transport Futures: Comparing Results of Global Integrated Assessment Models.” </w:t>
      </w:r>
      <w:r w:rsidRPr="008B145D">
        <w:rPr>
          <w:rFonts w:ascii="Calibri Light" w:hAnsi="Calibri Light" w:cs="Calibri Light"/>
          <w:i/>
          <w:iCs/>
        </w:rPr>
        <w:t>Transportation Research Part D: Transport and Environment</w:t>
      </w:r>
      <w:r w:rsidRPr="008B145D">
        <w:rPr>
          <w:rFonts w:ascii="Calibri Light" w:hAnsi="Calibri Light" w:cs="Calibri Light"/>
        </w:rPr>
        <w:t xml:space="preserve"> 55 (August): 281–93. https://doi.org/10.1016/j.trd.2016.07.003.</w:t>
      </w:r>
    </w:p>
    <w:p w14:paraId="19755776"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Gallagher, Kelly Sims, and Erich Muehlegger. 2011. “Giving Green to Get Green? Incentives and Consumer Adoption of Hybrid Vehicle Technology.” </w:t>
      </w:r>
      <w:r w:rsidRPr="008B145D">
        <w:rPr>
          <w:rFonts w:ascii="Calibri Light" w:hAnsi="Calibri Light" w:cs="Calibri Light"/>
          <w:i/>
          <w:iCs/>
        </w:rPr>
        <w:t>Journal of Environmental Economics and Management</w:t>
      </w:r>
      <w:r w:rsidRPr="008B145D">
        <w:rPr>
          <w:rFonts w:ascii="Calibri Light" w:hAnsi="Calibri Light" w:cs="Calibri Light"/>
        </w:rPr>
        <w:t xml:space="preserve"> 61 (1): 1–15. https://doi.org/10.1016/j.jeem.2010.05.004.</w:t>
      </w:r>
    </w:p>
    <w:p w14:paraId="45A8FB05"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Goldie-Scot, Logan. 2019. “A Behind the Scenes Take on Lithium-Ion Battery Prices.” BloombergNEF. March 5, 2019. https://about.bnef.com/blog/behind-scenes-take-lithium-ion-battery-prices/.</w:t>
      </w:r>
    </w:p>
    <w:p w14:paraId="7EB2CEA5"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González Palencia, Juan C., Takaaki Furubayashi, and Toshihiko Nakata. 2014. “Techno-Economic Assessment of Lightweight and Zero Emission Vehicles Deployment in the Passenger Car Fleet of Developing Countries.” </w:t>
      </w:r>
      <w:r w:rsidRPr="008B145D">
        <w:rPr>
          <w:rFonts w:ascii="Calibri Light" w:hAnsi="Calibri Light" w:cs="Calibri Light"/>
          <w:i/>
          <w:iCs/>
        </w:rPr>
        <w:t>Applied Energy</w:t>
      </w:r>
      <w:r w:rsidRPr="008B145D">
        <w:rPr>
          <w:rFonts w:ascii="Calibri Light" w:hAnsi="Calibri Light" w:cs="Calibri Light"/>
        </w:rPr>
        <w:t xml:space="preserve"> 123 (June): 129–42. https://doi.org/10.1016/j.apenergy.2014.02.059.</w:t>
      </w:r>
    </w:p>
    <w:p w14:paraId="2CAE9C5C"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Hao, Han, Hewu Wang, and Minggao Ouyang. 2011. “Fuel Conservation and GHG (Greenhouse Gas) Emissions Mitigation Scenarios for China’s Passenger Vehicle Fleet.” </w:t>
      </w:r>
      <w:r w:rsidRPr="008B145D">
        <w:rPr>
          <w:rFonts w:ascii="Calibri Light" w:hAnsi="Calibri Light" w:cs="Calibri Light"/>
          <w:i/>
          <w:iCs/>
        </w:rPr>
        <w:t>Energy</w:t>
      </w:r>
      <w:r w:rsidRPr="008B145D">
        <w:rPr>
          <w:rFonts w:ascii="Calibri Light" w:hAnsi="Calibri Light" w:cs="Calibri Light"/>
        </w:rPr>
        <w:t xml:space="preserve"> 36 (11): 6520–28. https://doi.org/10.1016/j.energy.2011.09.014.</w:t>
      </w:r>
    </w:p>
    <w:p w14:paraId="41B1382F"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Hawkins, Troy R., Bhawna Singh, Guillaume Majeau‐Bettez, and Anders Hammer Strømman. 2013. “Comparative Environmental Life Cycle Assessment of Conventional and Electric Vehicles.” </w:t>
      </w:r>
      <w:r w:rsidRPr="008B145D">
        <w:rPr>
          <w:rFonts w:ascii="Calibri Light" w:hAnsi="Calibri Light" w:cs="Calibri Light"/>
          <w:i/>
          <w:iCs/>
        </w:rPr>
        <w:t>Journal of Industrial Ecology</w:t>
      </w:r>
      <w:r w:rsidRPr="008B145D">
        <w:rPr>
          <w:rFonts w:ascii="Calibri Light" w:hAnsi="Calibri Light" w:cs="Calibri Light"/>
        </w:rPr>
        <w:t xml:space="preserve"> 17 (1): 53–64. https://doi.org/10.1111/j.1530-9290.2012.00532.x.</w:t>
      </w:r>
    </w:p>
    <w:p w14:paraId="46C536D8"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Holland, Maximilian. 2018. “$100/KWh Tesla Battery Cells This Year, $100/KWh Tesla Battery Packs In 2020.” CleanTechnica. June 9, 2018. https://cleantechnica.com/2018/06/09/100-kwh-tesla-battery-cells-this-year-100-kwh-tesla-battery-packs-in-2020/.</w:t>
      </w:r>
    </w:p>
    <w:p w14:paraId="16D5D928"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Jadun, Paige, Colin McMillan, Daniel Steinberg, Matteo Muratori, Laura Vimmerstedt, and Trieu Mai. 2017. “Electrification Futures Study: End-Use Electric Technology Cost and Performance Projections through 2050,” 108.</w:t>
      </w:r>
    </w:p>
    <w:p w14:paraId="24F8A175"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Kittner, Noah, Felix Lill, and Daniel M. Kammen. 2017. “Energy Storage Deployment and Innovation for the Clean Energy Transition.” </w:t>
      </w:r>
      <w:r w:rsidRPr="008B145D">
        <w:rPr>
          <w:rFonts w:ascii="Calibri Light" w:hAnsi="Calibri Light" w:cs="Calibri Light"/>
          <w:i/>
          <w:iCs/>
        </w:rPr>
        <w:t>Nature Energy</w:t>
      </w:r>
      <w:r w:rsidRPr="008B145D">
        <w:rPr>
          <w:rFonts w:ascii="Calibri Light" w:hAnsi="Calibri Light" w:cs="Calibri Light"/>
        </w:rPr>
        <w:t xml:space="preserve"> 2 (9): 1–6. https://doi.org/10.1038/nenergy.2017.125.</w:t>
      </w:r>
    </w:p>
    <w:p w14:paraId="7156DBBE"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Kyle, Page, and Son H. Kim. 2011. “Long-Term Implications of Alternative Light-Duty Vehicle Technologies for Global Greenhouse Gas Emissions and Primary Energy Demands.” </w:t>
      </w:r>
      <w:r w:rsidRPr="008B145D">
        <w:rPr>
          <w:rFonts w:ascii="Calibri Light" w:hAnsi="Calibri Light" w:cs="Calibri Light"/>
          <w:i/>
          <w:iCs/>
        </w:rPr>
        <w:t>Energy Policy</w:t>
      </w:r>
      <w:r w:rsidRPr="008B145D">
        <w:rPr>
          <w:rFonts w:ascii="Calibri Light" w:hAnsi="Calibri Light" w:cs="Calibri Light"/>
        </w:rPr>
        <w:t xml:space="preserve"> 39 (5): 3012–24. https://doi.org/10.1016/j.enpol.2011.03.016.</w:t>
      </w:r>
    </w:p>
    <w:p w14:paraId="2C390ADA"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Lee, Henry, and Grant Lovellette. 2011. “Will Electric Cars Transform the U.S. Market?” </w:t>
      </w:r>
      <w:r w:rsidRPr="008B145D">
        <w:rPr>
          <w:rFonts w:ascii="Calibri Light" w:hAnsi="Calibri Light" w:cs="Calibri Light"/>
          <w:i/>
          <w:iCs/>
        </w:rPr>
        <w:t>SSRN Electronic Journal</w:t>
      </w:r>
      <w:r w:rsidRPr="008B145D">
        <w:rPr>
          <w:rFonts w:ascii="Calibri Light" w:hAnsi="Calibri Light" w:cs="Calibri Light"/>
        </w:rPr>
        <w:t>. https://doi.org/10.2139/ssrn.1927351.</w:t>
      </w:r>
    </w:p>
    <w:p w14:paraId="2362065E"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McCollum, David, Volker Krey, Peter Kolp, Yu Nagai, and Keywan Riahi. 2014. “Transport Electrification: A Key Element for Energy System Transformation and Climate Stabilization.” </w:t>
      </w:r>
      <w:r w:rsidRPr="008B145D">
        <w:rPr>
          <w:rFonts w:ascii="Calibri Light" w:hAnsi="Calibri Light" w:cs="Calibri Light"/>
          <w:i/>
          <w:iCs/>
        </w:rPr>
        <w:t>Climatic Change</w:t>
      </w:r>
      <w:r w:rsidRPr="008B145D">
        <w:rPr>
          <w:rFonts w:ascii="Calibri Light" w:hAnsi="Calibri Light" w:cs="Calibri Light"/>
        </w:rPr>
        <w:t xml:space="preserve"> 123 (3–4): 651–64. https://doi.org/10.1007/s10584-013-0969-z.</w:t>
      </w:r>
    </w:p>
    <w:p w14:paraId="029B0E55"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McCollum, David L., Charlie Wilson, Michela Bevione, Samuel Carrara, Oreane Y. Edelenbosch, Johannes Emmerling, Céline Guivarch, Panagiotis Karkatsoulis, Ilkka Keppo, and Volker Krey. 2018. “Interaction of Consumer Preferences and Climate Policies in the Global Transition to Low-Carbon Vehicles.” </w:t>
      </w:r>
      <w:r w:rsidRPr="008B145D">
        <w:rPr>
          <w:rFonts w:ascii="Calibri Light" w:hAnsi="Calibri Light" w:cs="Calibri Light"/>
          <w:i/>
          <w:iCs/>
        </w:rPr>
        <w:t>Nature Energy</w:t>
      </w:r>
      <w:r w:rsidRPr="008B145D">
        <w:rPr>
          <w:rFonts w:ascii="Calibri Light" w:hAnsi="Calibri Light" w:cs="Calibri Light"/>
        </w:rPr>
        <w:t xml:space="preserve"> 3 (8): 664–673.</w:t>
      </w:r>
    </w:p>
    <w:p w14:paraId="11817F9D"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Mittal, Shivika, Hancheng Dai, Shinichiro Fujimori, Tatsuya Hanaoka, and Runsen Zhang. 2017. “Key Factors Influencing the Global Passenger Transport Dynamics Using the AIM/Transport Model.” </w:t>
      </w:r>
      <w:r w:rsidRPr="008B145D">
        <w:rPr>
          <w:rFonts w:ascii="Calibri Light" w:hAnsi="Calibri Light" w:cs="Calibri Light"/>
          <w:i/>
          <w:iCs/>
        </w:rPr>
        <w:t>Transportation Research Part D: Transport and Environment</w:t>
      </w:r>
      <w:r w:rsidRPr="008B145D">
        <w:rPr>
          <w:rFonts w:ascii="Calibri Light" w:hAnsi="Calibri Light" w:cs="Calibri Light"/>
        </w:rPr>
        <w:t xml:space="preserve"> 55 (August): 373–88. https://doi.org/10.1016/j.trd.2016.10.006.</w:t>
      </w:r>
    </w:p>
    <w:p w14:paraId="30096E60"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Moawad, Ayman, Namdoo Kim, Neeraj Shidore, and Aymeric Rousseau. 2016. “Assessment of Vehicle Sizing, Energy Consumption and Cost Through Large Scale Simulation of Advanced Vehicle Technologies.” ANL/ESD--15/28, 1245199. https://doi.org/10.2172/1245199.</w:t>
      </w:r>
    </w:p>
    <w:p w14:paraId="74DC162A"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lastRenderedPageBreak/>
        <w:t xml:space="preserve">Parik, Gunjan. 2016. “C40: Cities Are Leading </w:t>
      </w:r>
      <w:proofErr w:type="gramStart"/>
      <w:r w:rsidRPr="008B145D">
        <w:rPr>
          <w:rFonts w:ascii="Calibri Light" w:hAnsi="Calibri Light" w:cs="Calibri Light"/>
        </w:rPr>
        <w:t>An</w:t>
      </w:r>
      <w:proofErr w:type="gramEnd"/>
      <w:r w:rsidRPr="008B145D">
        <w:rPr>
          <w:rFonts w:ascii="Calibri Light" w:hAnsi="Calibri Light" w:cs="Calibri Light"/>
        </w:rPr>
        <w:t xml:space="preserve"> Electric Bus Revolution.” C40. September 9, 2016. https://www.c40.org/blog_posts/cities-are-leading-an-electric-bus-revolution.</w:t>
      </w:r>
    </w:p>
    <w:p w14:paraId="3A4B396D"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Poon, Linda. 2019. “The Electric Bus Is Running Late.” CityLab. July 20, 2019. https://www.citylab.com/transportation/2019/06/electric-bus-china-grid-ev-charging-infrastructure-battery/591655/.</w:t>
      </w:r>
    </w:p>
    <w:p w14:paraId="72E6E149"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Proterra: US Record for Electric Bus Battery Capacity - Sustainable Bus.” 2019. March 23, 2019. https://www.sustainable-bus.com/news/proterra-set-a-new-us-record-for-electric-bus-battery-capacity/.</w:t>
      </w:r>
    </w:p>
    <w:p w14:paraId="1E5DB3CB"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Richardson, David B. 2013. “Electric Vehicles and the Electric Grid: A Review of Modeling Approaches, Impacts, and Renewable Energy Integration.” </w:t>
      </w:r>
      <w:r w:rsidRPr="008B145D">
        <w:rPr>
          <w:rFonts w:ascii="Calibri Light" w:hAnsi="Calibri Light" w:cs="Calibri Light"/>
          <w:i/>
          <w:iCs/>
        </w:rPr>
        <w:t>Renewable and Sustainable Energy Reviews</w:t>
      </w:r>
      <w:r w:rsidRPr="008B145D">
        <w:rPr>
          <w:rFonts w:ascii="Calibri Light" w:hAnsi="Calibri Light" w:cs="Calibri Light"/>
        </w:rPr>
        <w:t xml:space="preserve"> 19 (March): 247–54. https://doi.org/10.1016/j.rser.2012.11.042.</w:t>
      </w:r>
    </w:p>
    <w:p w14:paraId="0BC73968"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Schmidt, O., A. Hawkes, A. Gambhir, and I. Staffell. 2017. “The Future Cost of Electrical Energy Storage Based on Experience Rates.” </w:t>
      </w:r>
      <w:r w:rsidRPr="008B145D">
        <w:rPr>
          <w:rFonts w:ascii="Calibri Light" w:hAnsi="Calibri Light" w:cs="Calibri Light"/>
          <w:i/>
          <w:iCs/>
        </w:rPr>
        <w:t>Nature Energy</w:t>
      </w:r>
      <w:r w:rsidRPr="008B145D">
        <w:rPr>
          <w:rFonts w:ascii="Calibri Light" w:hAnsi="Calibri Light" w:cs="Calibri Light"/>
        </w:rPr>
        <w:t xml:space="preserve"> 2 (8): 17110. https://doi.org/10.1038/nenergy.2017.110.</w:t>
      </w:r>
    </w:p>
    <w:p w14:paraId="74F20945"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Seixas, J., S. Simões, L. Dias, A. Kanudia, P. Fortes, and M. Gargiulo. 2015. “Assessing the Cost-Effectiveness of Electric Vehicles in European Countries Using Integrated Modeling.” </w:t>
      </w:r>
      <w:r w:rsidRPr="008B145D">
        <w:rPr>
          <w:rFonts w:ascii="Calibri Light" w:hAnsi="Calibri Light" w:cs="Calibri Light"/>
          <w:i/>
          <w:iCs/>
        </w:rPr>
        <w:t>Energy Policy</w:t>
      </w:r>
      <w:r w:rsidRPr="008B145D">
        <w:rPr>
          <w:rFonts w:ascii="Calibri Light" w:hAnsi="Calibri Light" w:cs="Calibri Light"/>
        </w:rPr>
        <w:t xml:space="preserve"> 80 (May): 165–76. https://doi.org/10.1016/j.enpol.2015.01.032.</w:t>
      </w:r>
    </w:p>
    <w:p w14:paraId="045A88A4"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Stromsta, Karl-Erik. 2019. “Proterra Rolls Out $200 Million Electric Bus Battery Leasing Program </w:t>
      </w:r>
      <w:proofErr w:type="gramStart"/>
      <w:r w:rsidRPr="008B145D">
        <w:rPr>
          <w:rFonts w:ascii="Calibri Light" w:hAnsi="Calibri Light" w:cs="Calibri Light"/>
        </w:rPr>
        <w:t>With</w:t>
      </w:r>
      <w:proofErr w:type="gramEnd"/>
      <w:r w:rsidRPr="008B145D">
        <w:rPr>
          <w:rFonts w:ascii="Calibri Light" w:hAnsi="Calibri Light" w:cs="Calibri Light"/>
        </w:rPr>
        <w:t xml:space="preserve"> Mitsui.” April 16, 2019. https://www.greentechmedia.com/articles/read/proterra-rolls-out-bus-battery-leasing-program-with-mitsui.</w:t>
      </w:r>
    </w:p>
    <w:p w14:paraId="2038B6B3"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Transport — IPCC.” 2014. 2014. https://www.ipcc.ch/report/ar5/wg3/transport/.</w:t>
      </w:r>
    </w:p>
    <w:p w14:paraId="3AC5B091"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Wappelhorst, Sandra. 2018. “Using Vehicle Taxation Policy to Lower Transport Emissions: An Overview for Passenger Cars in Europe,” December, 54.</w:t>
      </w:r>
    </w:p>
    <w:p w14:paraId="4D1385B7"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Wu, Ya, and Li Zhang. 2017. “Can the Development of Electric Vehicles Reduce the Emission of Air Pollutants and Greenhouse Gases in Developing Countries?” </w:t>
      </w:r>
      <w:r w:rsidRPr="008B145D">
        <w:rPr>
          <w:rFonts w:ascii="Calibri Light" w:hAnsi="Calibri Light" w:cs="Calibri Light"/>
          <w:i/>
          <w:iCs/>
        </w:rPr>
        <w:t>Transportation Research Part D: Transport and Environment</w:t>
      </w:r>
      <w:r w:rsidRPr="008B145D">
        <w:rPr>
          <w:rFonts w:ascii="Calibri Light" w:hAnsi="Calibri Light" w:cs="Calibri Light"/>
        </w:rPr>
        <w:t xml:space="preserve"> 51 (March): 129–45. https://doi.org/10.1016/j.trd.2016.12.007.</w:t>
      </w:r>
    </w:p>
    <w:p w14:paraId="00FD8B8F"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Yang, Zifei. 2016. “Principles for Effective Electric Vehicle Incentive Design,” June, 43.</w:t>
      </w:r>
    </w:p>
    <w:p w14:paraId="19DFAAC5" w14:textId="77777777" w:rsidR="008B145D" w:rsidRPr="008B145D" w:rsidRDefault="008B145D" w:rsidP="008B145D">
      <w:pPr>
        <w:pStyle w:val="Bibliography"/>
        <w:rPr>
          <w:rFonts w:ascii="Calibri Light" w:hAnsi="Calibri Light" w:cs="Calibri Light"/>
        </w:rPr>
      </w:pPr>
      <w:r w:rsidRPr="008B145D">
        <w:rPr>
          <w:rFonts w:ascii="Calibri Light" w:hAnsi="Calibri Light" w:cs="Calibri Light"/>
        </w:rPr>
        <w:t xml:space="preserve">Zhang, Runsen, and Shinichiro Fujimori. 2020. “The Role of Transport Electrification in Global Climate Change Mitigation Scenarios.” </w:t>
      </w:r>
      <w:r w:rsidRPr="008B145D">
        <w:rPr>
          <w:rFonts w:ascii="Calibri Light" w:hAnsi="Calibri Light" w:cs="Calibri Light"/>
          <w:i/>
          <w:iCs/>
        </w:rPr>
        <w:t>Environmental Research Letters</w:t>
      </w:r>
      <w:r w:rsidRPr="008B145D">
        <w:rPr>
          <w:rFonts w:ascii="Calibri Light" w:hAnsi="Calibri Light" w:cs="Calibri Light"/>
        </w:rPr>
        <w:t xml:space="preserve"> 15 (3): 034019. https://doi.org/10.1088/1748-9326/ab6658.</w:t>
      </w:r>
    </w:p>
    <w:p w14:paraId="42E8BE74" w14:textId="34A6F56D" w:rsidR="00300937" w:rsidRPr="00300937" w:rsidRDefault="00300937" w:rsidP="00300937">
      <w:r w:rsidRPr="00332BFE">
        <w:rPr>
          <w:sz w:val="24"/>
          <w:szCs w:val="24"/>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vintaged.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lastRenderedPageBreak/>
        <w:t xml:space="preserve">Battery cost curves update </w:t>
      </w:r>
      <w:bookmarkEnd w:id="34"/>
      <w:bookmarkEnd w:id="35"/>
    </w:p>
    <w:p w14:paraId="07CE4053" w14:textId="46B711DA"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824F49">
        <w: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source: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824F49" w:rsidRPr="00824F49">
        <w:rPr>
          <w:rFonts w:ascii="Calibri" w:hAnsi="Calibri" w:cs="Calibri"/>
        </w:rPr>
        <w:t>(Goldie-Scot 2019;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lastRenderedPageBreak/>
        <w:t>Battery vintaging factors</w:t>
      </w:r>
      <w:bookmarkEnd w:id="36"/>
    </w:p>
    <w:p w14:paraId="0E8F5EA9" w14:textId="5CE548FB" w:rsidR="00C45DD4" w:rsidRDefault="006D0118" w:rsidP="00C45DD4">
      <w:r>
        <w:t>We calculate</w:t>
      </w:r>
      <w:r w:rsidR="00C45DD4">
        <w:t xml:space="preserve"> battery vintaging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vintaging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r w:rsidR="00B840E9">
        <w:t>Autonomi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New cost = old cost * (1 – ((battery cost % change from NREL) * (battery share of cost) * (battery vintaging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Autonomie</w:t>
      </w:r>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r w:rsidR="00764872">
        <w:t>Autonomie</w:t>
      </w:r>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r w:rsidR="00764872">
        <w:t>Moawad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New cost = old cost * (1 – ((battery cost % change from NREL) * (battery share of cost) * (purchase cost share of capital cost) * (battery vintaging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vkm)</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r w:rsidR="00C45DD4">
        <w:t>Autonomie</w:t>
      </w:r>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New cost = old cost * (1 – ((battery cost % change from NREL) * (battery share of cost) * (share of capital cost in LCOD) * (battery vintaging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6"/>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r w:rsidR="00FE4D0E">
        <w:t>Moawad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New cost = old cost * (1 – ((battery cost % change from NREL) * (battery share of cost) * (share of capital cost in LCOD) * (battery vintaging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 xml:space="preserve">We update the cost assumptions for 2- and 3-wheelers in Southeast Asia. As NREL’s Electrification Futures Study (Jadun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w:t>
      </w:r>
      <w:r>
        <w:lastRenderedPageBreak/>
        <w:t>levelized costs. After 2020, costs decrease according to the battery costs given in the three technology advancement pathways.</w:t>
      </w:r>
    </w:p>
    <w:p w14:paraId="75C76402" w14:textId="77777777" w:rsidR="00FC3E5A" w:rsidRDefault="00FC3E5A" w:rsidP="00FC3E5A">
      <w:r>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The infrastructure capital cost assumptions for BEVs come from Jadun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 xml:space="preserve">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w:t>
      </w:r>
      <w:r>
        <w:lastRenderedPageBreak/>
        <w:t>load factors in 2020 and linearly increase to be equal with liquids trucks in 2050. This change was made for Southeast Asia only.</w:t>
      </w:r>
    </w:p>
    <w:p w14:paraId="57F8E1D8" w14:textId="77777777" w:rsidR="00FC3E5A" w:rsidRDefault="00FC3E5A" w:rsidP="00FC3E5A">
      <w:r>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7"/>
      </w:r>
      <w:r>
        <w:t xml:space="preserve"> and average inflation of 5.5% over the past five years.</w:t>
      </w:r>
      <w:r>
        <w:rPr>
          <w:rStyle w:val="FootnoteReference"/>
        </w:rPr>
        <w:footnoteReference w:id="8"/>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r>
              <w:rPr>
                <w:i/>
                <w:iCs/>
              </w:rPr>
              <w:t>NoPolicy_NoLoc</w:t>
            </w:r>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r w:rsidRPr="00A03B13">
              <w:rPr>
                <w:i/>
                <w:iCs/>
              </w:rPr>
              <w:t>NEVP</w:t>
            </w:r>
            <w:r>
              <w:rPr>
                <w:i/>
                <w:iCs/>
              </w:rPr>
              <w:t>_NoLoc</w:t>
            </w:r>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r w:rsidRPr="00A03B13">
              <w:rPr>
                <w:i/>
                <w:iCs/>
              </w:rPr>
              <w:t>NEVP</w:t>
            </w:r>
            <w:r>
              <w:rPr>
                <w:i/>
                <w:iCs/>
              </w:rPr>
              <w:t>_GradLoc</w:t>
            </w:r>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r w:rsidRPr="00A03B13">
              <w:rPr>
                <w:i/>
                <w:iCs/>
              </w:rPr>
              <w:t>NEVP</w:t>
            </w:r>
            <w:r>
              <w:rPr>
                <w:i/>
                <w:iCs/>
              </w:rPr>
              <w:t>_AccelLoc</w:t>
            </w:r>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046069"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and </w:t>
      </w:r>
      <w:r w:rsidR="00B82378">
        <w:lastRenderedPageBreak/>
        <w:t>assumptions on local manufacturing and imports of conventional liquids vehicles.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679AB5C5"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DED0E" w14:textId="77777777" w:rsidR="00B3044C" w:rsidRDefault="00B3044C" w:rsidP="00F7514B">
      <w:pPr>
        <w:spacing w:after="0" w:line="240" w:lineRule="auto"/>
      </w:pPr>
      <w:r>
        <w:separator/>
      </w:r>
    </w:p>
  </w:endnote>
  <w:endnote w:type="continuationSeparator" w:id="0">
    <w:p w14:paraId="55308EC3" w14:textId="77777777" w:rsidR="00B3044C" w:rsidRDefault="00B3044C"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824F49"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824F49" w:rsidRPr="00713220" w:rsidRDefault="00824F49"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824F49"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824F49" w:rsidRPr="006440D5" w:rsidRDefault="00824F49" w:rsidP="00843BE2">
            <w:pPr>
              <w:pStyle w:val="ListParagraph"/>
              <w:spacing w:after="0" w:line="240" w:lineRule="auto"/>
              <w:rPr>
                <w:rFonts w:eastAsia="Times New Roman" w:cstheme="minorHAnsi"/>
                <w:color w:val="000000"/>
                <w:sz w:val="20"/>
                <w:szCs w:val="20"/>
              </w:rPr>
            </w:pPr>
          </w:p>
        </w:tc>
      </w:tr>
      <w:tr w:rsidR="00824F49"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824F49" w:rsidRPr="006440D5" w:rsidRDefault="00824F49"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824F49"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824F49" w:rsidRPr="00D05018" w:rsidRDefault="00824F49" w:rsidP="00D05018">
            <w:pPr>
              <w:spacing w:after="0" w:line="240" w:lineRule="auto"/>
              <w:rPr>
                <w:rFonts w:eastAsia="Times New Roman" w:cstheme="minorHAnsi"/>
                <w:color w:val="000000"/>
                <w:sz w:val="20"/>
                <w:szCs w:val="20"/>
              </w:rPr>
            </w:pPr>
          </w:p>
        </w:tc>
      </w:tr>
      <w:tr w:rsidR="00824F49"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824F49" w:rsidRPr="006440D5" w:rsidRDefault="00824F49"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824F49" w:rsidRPr="006440D5" w:rsidRDefault="00824F49" w:rsidP="00315409">
      <w:pPr>
        <w:pStyle w:val="EndnoteText"/>
      </w:pPr>
    </w:p>
  </w:endnote>
  <w:endnote w:id="2">
    <w:p w14:paraId="21122BC2" w14:textId="77777777" w:rsidR="00824F49" w:rsidRDefault="00824F49"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824F49" w:rsidRDefault="00824F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824F49" w:rsidRDefault="00824F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AFFE2" w14:textId="77777777" w:rsidR="00B3044C" w:rsidRDefault="00B3044C" w:rsidP="00F7514B">
      <w:pPr>
        <w:spacing w:after="0" w:line="240" w:lineRule="auto"/>
      </w:pPr>
      <w:r>
        <w:separator/>
      </w:r>
    </w:p>
  </w:footnote>
  <w:footnote w:type="continuationSeparator" w:id="0">
    <w:p w14:paraId="6891727E" w14:textId="77777777" w:rsidR="00B3044C" w:rsidRDefault="00B3044C" w:rsidP="00F7514B">
      <w:pPr>
        <w:spacing w:after="0" w:line="240" w:lineRule="auto"/>
      </w:pPr>
      <w:r>
        <w:continuationSeparator/>
      </w:r>
    </w:p>
  </w:footnote>
  <w:footnote w:id="1">
    <w:p w14:paraId="1EF90BC1" w14:textId="77777777" w:rsidR="00824F49" w:rsidRDefault="00824F49"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824F49" w:rsidRDefault="00824F49">
      <w:pPr>
        <w:pStyle w:val="FootnoteText"/>
      </w:pPr>
      <w:r>
        <w:rPr>
          <w:rStyle w:val="FootnoteReference"/>
        </w:rPr>
        <w:footnoteRef/>
      </w:r>
      <w:r>
        <w:t xml:space="preserve"> See appendix A.3 for details on updates to transportation assumptions.</w:t>
      </w:r>
    </w:p>
  </w:footnote>
  <w:footnote w:id="3">
    <w:p w14:paraId="294D9528" w14:textId="77777777" w:rsidR="00824F49" w:rsidRDefault="00824F49"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824F49" w:rsidRPr="00DA38D4" w:rsidRDefault="00824F49"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824F49" w:rsidRDefault="00824F49" w:rsidP="00E8474E">
      <w:pPr>
        <w:pStyle w:val="FootnoteText"/>
      </w:pPr>
    </w:p>
  </w:footnote>
  <w:footnote w:id="5">
    <w:p w14:paraId="109E79B4" w14:textId="59C077CE" w:rsidR="00824F49" w:rsidRDefault="00824F49">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A2C1632" w14:textId="5F64B02D" w:rsidR="00824F49" w:rsidRPr="008D7301" w:rsidRDefault="00824F49"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6},"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6},"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6},"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6},"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824F49" w:rsidRDefault="00824F49">
      <w:pPr>
        <w:pStyle w:val="FootnoteText"/>
      </w:pPr>
    </w:p>
  </w:footnote>
  <w:footnote w:id="7">
    <w:p w14:paraId="01FD0366" w14:textId="77777777" w:rsidR="00824F49" w:rsidRDefault="00824F49"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8">
    <w:p w14:paraId="6278110E" w14:textId="77777777" w:rsidR="00824F49" w:rsidRDefault="00824F49"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824F49" w:rsidRPr="00F7514B" w:rsidRDefault="00824F49"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13"/>
  </w:num>
  <w:num w:numId="4">
    <w:abstractNumId w:val="14"/>
  </w:num>
  <w:num w:numId="5">
    <w:abstractNumId w:val="0"/>
  </w:num>
  <w:num w:numId="6">
    <w:abstractNumId w:val="4"/>
  </w:num>
  <w:num w:numId="7">
    <w:abstractNumId w:val="12"/>
  </w:num>
  <w:num w:numId="8">
    <w:abstractNumId w:val="5"/>
  </w:num>
  <w:num w:numId="9">
    <w:abstractNumId w:val="16"/>
  </w:num>
  <w:num w:numId="10">
    <w:abstractNumId w:val="6"/>
  </w:num>
  <w:num w:numId="11">
    <w:abstractNumId w:val="8"/>
  </w:num>
  <w:num w:numId="12">
    <w:abstractNumId w:val="15"/>
  </w:num>
  <w:num w:numId="13">
    <w:abstractNumId w:val="19"/>
  </w:num>
  <w:num w:numId="14">
    <w:abstractNumId w:val="18"/>
  </w:num>
  <w:num w:numId="15">
    <w:abstractNumId w:val="25"/>
  </w:num>
  <w:num w:numId="16">
    <w:abstractNumId w:val="7"/>
  </w:num>
  <w:num w:numId="17">
    <w:abstractNumId w:val="17"/>
  </w:num>
  <w:num w:numId="18">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7"/>
  </w:num>
  <w:num w:numId="21">
    <w:abstractNumId w:val="11"/>
  </w:num>
  <w:num w:numId="22">
    <w:abstractNumId w:val="11"/>
  </w:num>
  <w:num w:numId="23">
    <w:abstractNumId w:val="24"/>
  </w:num>
  <w:num w:numId="24">
    <w:abstractNumId w:val="21"/>
  </w:num>
  <w:num w:numId="25">
    <w:abstractNumId w:val="11"/>
  </w:num>
  <w:num w:numId="26">
    <w:abstractNumId w:val="11"/>
  </w:num>
  <w:num w:numId="27">
    <w:abstractNumId w:val="11"/>
  </w:num>
  <w:num w:numId="28">
    <w:abstractNumId w:val="11"/>
  </w:num>
  <w:num w:numId="29">
    <w:abstractNumId w:val="10"/>
  </w:num>
  <w:num w:numId="30">
    <w:abstractNumId w:val="11"/>
  </w:num>
  <w:num w:numId="31">
    <w:abstractNumId w:val="23"/>
  </w:num>
  <w:num w:numId="32">
    <w:abstractNumId w:val="20"/>
  </w:num>
  <w:num w:numId="33">
    <w:abstractNumId w:val="1"/>
  </w:num>
  <w:num w:numId="34">
    <w:abstractNumId w:val="22"/>
  </w:num>
  <w:num w:numId="3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250A"/>
    <w:rsid w:val="00044DD1"/>
    <w:rsid w:val="00045E69"/>
    <w:rsid w:val="0006211A"/>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424BA"/>
    <w:rsid w:val="00250431"/>
    <w:rsid w:val="0025411A"/>
    <w:rsid w:val="00256EC2"/>
    <w:rsid w:val="002612DF"/>
    <w:rsid w:val="00263EF2"/>
    <w:rsid w:val="00270EBD"/>
    <w:rsid w:val="00274436"/>
    <w:rsid w:val="002757A7"/>
    <w:rsid w:val="0028614B"/>
    <w:rsid w:val="00286227"/>
    <w:rsid w:val="0029550A"/>
    <w:rsid w:val="002A07EB"/>
    <w:rsid w:val="002A74D2"/>
    <w:rsid w:val="002B3433"/>
    <w:rsid w:val="002C2A75"/>
    <w:rsid w:val="002C50E4"/>
    <w:rsid w:val="002D3C3F"/>
    <w:rsid w:val="002D7189"/>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4029"/>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13394"/>
    <w:rsid w:val="00613C5B"/>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145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332E"/>
    <w:rsid w:val="00965EFA"/>
    <w:rsid w:val="009709CD"/>
    <w:rsid w:val="00977443"/>
    <w:rsid w:val="0099184B"/>
    <w:rsid w:val="00997C3B"/>
    <w:rsid w:val="009B0722"/>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1687"/>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C4AB7"/>
    <w:rsid w:val="00EC50EA"/>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60B55DF7-9913-4AFD-940F-9CF1D9D12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52</TotalTime>
  <Pages>23</Pages>
  <Words>15602</Words>
  <Characters>88936</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03</cp:revision>
  <cp:lastPrinted>2019-12-31T23:48:00Z</cp:lastPrinted>
  <dcterms:created xsi:type="dcterms:W3CDTF">2019-11-18T20:23:00Z</dcterms:created>
  <dcterms:modified xsi:type="dcterms:W3CDTF">2020-04-08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Lahw5T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